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7E32632D" w14:textId="77777777" w:rsidR="002A4066" w:rsidRDefault="002A4066" w:rsidP="004C1C9D"/>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lastRenderedPageBreak/>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2CB21AA5" w14:textId="0C6F557F" w:rsidR="002A4066" w:rsidRPr="004F3FF6" w:rsidRDefault="002A4066" w:rsidP="004C1C9D">
      <w:r w:rsidRPr="004F3FF6">
        <w:t xml:space="preserve">General </w:t>
      </w:r>
      <w:r w:rsidR="00546A04">
        <w:t xml:space="preserve">Set Up </w:t>
      </w:r>
      <w:r w:rsidRPr="004F3FF6">
        <w:t>Steps:</w:t>
      </w:r>
    </w:p>
    <w:p w14:paraId="632F6421" w14:textId="77777777" w:rsidR="00546A04" w:rsidRDefault="003D61A4" w:rsidP="002A4066">
      <w:pPr>
        <w:pStyle w:val="ListParagraph"/>
        <w:numPr>
          <w:ilvl w:val="0"/>
          <w:numId w:val="8"/>
        </w:numPr>
        <w:rPr>
          <w:rFonts w:ascii="Times New Roman" w:hAnsi="Times New Roman" w:cs="Times New Roman"/>
        </w:rPr>
      </w:pPr>
      <w:r w:rsidRPr="00546A04">
        <w:rPr>
          <w:rFonts w:ascii="Times New Roman" w:hAnsi="Times New Roman" w:cs="Times New Roman"/>
          <w:b/>
          <w:bCs/>
        </w:rPr>
        <w:t>Have required software</w:t>
      </w:r>
      <w:r w:rsidRPr="004F3FF6">
        <w:rPr>
          <w:rFonts w:ascii="Times New Roman" w:hAnsi="Times New Roman" w:cs="Times New Roman"/>
        </w:rPr>
        <w:t xml:space="preserve">: </w:t>
      </w:r>
    </w:p>
    <w:p w14:paraId="516ED0A7" w14:textId="373315C1"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FSL </w:t>
      </w:r>
      <w:r>
        <w:rPr>
          <w:rFonts w:ascii="Times New Roman" w:hAnsi="Times New Roman" w:cs="Times New Roman"/>
        </w:rPr>
        <w:t>(tested v6.0.5.2)</w:t>
      </w:r>
    </w:p>
    <w:p w14:paraId="214228FE" w14:textId="69352970"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Matlab </w:t>
      </w:r>
      <w:r w:rsidRPr="00546A04">
        <w:rPr>
          <w:rFonts w:ascii="Times New Roman" w:hAnsi="Times New Roman" w:cs="Times New Roman"/>
        </w:rPr>
        <w:t>(tested version 2022a)</w:t>
      </w:r>
    </w:p>
    <w:p w14:paraId="759FEC3A" w14:textId="77777777"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Toolboxes:</w:t>
      </w:r>
      <w:r w:rsidR="002A4066" w:rsidRPr="004F3FF6">
        <w:rPr>
          <w:rFonts w:ascii="Times New Roman" w:hAnsi="Times New Roman" w:cs="Times New Roman"/>
        </w:rPr>
        <w:t xml:space="preserve"> Statistics &amp; Machine Learning, Image Processing, Image Acquisition, Bioinformatics</w:t>
      </w:r>
      <w:r>
        <w:rPr>
          <w:rFonts w:ascii="Times New Roman" w:hAnsi="Times New Roman" w:cs="Times New Roman"/>
        </w:rPr>
        <w:t>)</w:t>
      </w:r>
      <w:r w:rsidR="003D61A4" w:rsidRPr="004F3FF6">
        <w:rPr>
          <w:rFonts w:ascii="Times New Roman" w:hAnsi="Times New Roman" w:cs="Times New Roman"/>
        </w:rPr>
        <w:t xml:space="preserve">. </w:t>
      </w:r>
    </w:p>
    <w:p w14:paraId="49126F87" w14:textId="47991214" w:rsidR="002A4066" w:rsidRPr="004F3FF6" w:rsidRDefault="00546A04" w:rsidP="00546A04">
      <w:pPr>
        <w:pStyle w:val="ListParagraph"/>
        <w:numPr>
          <w:ilvl w:val="1"/>
          <w:numId w:val="8"/>
        </w:numPr>
        <w:rPr>
          <w:rFonts w:ascii="Times New Roman" w:hAnsi="Times New Roman" w:cs="Times New Roman"/>
        </w:rPr>
      </w:pPr>
      <w:r w:rsidRPr="00546A04">
        <w:rPr>
          <w:rFonts w:ascii="Times New Roman" w:hAnsi="Times New Roman" w:cs="Times New Roman"/>
          <w:b/>
          <w:bCs/>
        </w:rPr>
        <w:t>CICADA</w:t>
      </w:r>
      <w:r>
        <w:rPr>
          <w:rFonts w:ascii="Times New Roman" w:hAnsi="Times New Roman" w:cs="Times New Roman"/>
        </w:rPr>
        <w:t xml:space="preserve">: </w:t>
      </w:r>
      <w:r w:rsidR="003D61A4" w:rsidRPr="004F3FF6">
        <w:rPr>
          <w:rFonts w:ascii="Times New Roman" w:hAnsi="Times New Roman" w:cs="Times New Roman"/>
        </w:rPr>
        <w:t xml:space="preserve">Download </w:t>
      </w:r>
      <w:r>
        <w:rPr>
          <w:rFonts w:ascii="Times New Roman" w:hAnsi="Times New Roman" w:cs="Times New Roman"/>
        </w:rPr>
        <w:t xml:space="preserve">whole </w:t>
      </w:r>
      <w:r w:rsidR="003D61A4" w:rsidRPr="004F3FF6">
        <w:rPr>
          <w:rFonts w:ascii="Times New Roman" w:hAnsi="Times New Roman" w:cs="Times New Roman"/>
        </w:rPr>
        <w:t>CICADA folder from GitHub.</w:t>
      </w:r>
    </w:p>
    <w:p w14:paraId="6EE4129C" w14:textId="508BAD8C" w:rsidR="00546A04" w:rsidRPr="00546A04" w:rsidRDefault="00546A04" w:rsidP="002A4066">
      <w:pPr>
        <w:pStyle w:val="ListParagraph"/>
        <w:numPr>
          <w:ilvl w:val="0"/>
          <w:numId w:val="8"/>
        </w:numPr>
        <w:rPr>
          <w:rFonts w:ascii="Times New Roman" w:hAnsi="Times New Roman" w:cs="Times New Roman"/>
          <w:b/>
          <w:bCs/>
        </w:rPr>
      </w:pPr>
      <w:r>
        <w:rPr>
          <w:rFonts w:ascii="Times New Roman" w:hAnsi="Times New Roman" w:cs="Times New Roman"/>
          <w:b/>
          <w:bCs/>
        </w:rPr>
        <w:t>Check Software Configuration</w:t>
      </w:r>
      <w:r w:rsidR="003D61A4" w:rsidRPr="00546A04">
        <w:rPr>
          <w:rFonts w:ascii="Times New Roman" w:hAnsi="Times New Roman" w:cs="Times New Roman"/>
          <w:b/>
          <w:bCs/>
        </w:rPr>
        <w:t xml:space="preserve">: </w:t>
      </w:r>
    </w:p>
    <w:p w14:paraId="30DF4F39" w14:textId="7F2430CC" w:rsidR="00546A04" w:rsidRPr="00546A04" w:rsidRDefault="00546A04" w:rsidP="00546A04">
      <w:pPr>
        <w:pStyle w:val="ListParagraph"/>
        <w:numPr>
          <w:ilvl w:val="1"/>
          <w:numId w:val="8"/>
        </w:numPr>
        <w:rPr>
          <w:rFonts w:ascii="Times New Roman" w:hAnsi="Times New Roman" w:cs="Times New Roman"/>
          <w:b/>
          <w:bCs/>
        </w:rPr>
      </w:pPr>
      <w:r>
        <w:rPr>
          <w:rFonts w:ascii="Times New Roman" w:hAnsi="Times New Roman" w:cs="Times New Roman"/>
          <w:b/>
          <w:bCs/>
        </w:rPr>
        <w:t>Check that FSL saves files as .nii.gz</w:t>
      </w:r>
    </w:p>
    <w:p w14:paraId="6A103DB9" w14:textId="6BEBE90F"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 xml:space="preserve">In terminal: </w:t>
      </w:r>
      <w:r w:rsidRPr="00546A04">
        <w:rPr>
          <w:rFonts w:ascii="Menlo" w:hAnsi="Menlo" w:cs="Menlo"/>
          <w:color w:val="000000"/>
        </w:rPr>
        <w:t>echo</w:t>
      </w:r>
      <w:r>
        <w:rPr>
          <w:rFonts w:ascii="Menlo" w:hAnsi="Menlo" w:cs="Menlo"/>
          <w:color w:val="000000"/>
          <w:sz w:val="22"/>
          <w:szCs w:val="22"/>
        </w:rPr>
        <w:t xml:space="preserve"> </w:t>
      </w:r>
      <w:r w:rsidRPr="00546A04">
        <w:rPr>
          <w:rFonts w:ascii="Menlo" w:hAnsi="Menlo" w:cs="Menlo"/>
          <w:color w:val="000000"/>
        </w:rPr>
        <w:t>$FSLOUTPUTTYPE</w:t>
      </w:r>
      <w:r w:rsidRPr="00546A04">
        <w:rPr>
          <w:rFonts w:ascii="Times New Roman" w:hAnsi="Times New Roman" w:cs="Times New Roman"/>
        </w:rPr>
        <w:t xml:space="preserve"> should say </w:t>
      </w:r>
      <w:r w:rsidRPr="00546A04">
        <w:rPr>
          <w:rFonts w:ascii="Menlo" w:hAnsi="Menlo" w:cs="Menlo"/>
          <w:color w:val="000000"/>
        </w:rPr>
        <w:t>NIFTI_GZ</w:t>
      </w:r>
    </w:p>
    <w:p w14:paraId="70ECB08D" w14:textId="73CE35A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color w:val="000000"/>
        </w:rPr>
        <w:t xml:space="preserve">Check that </w:t>
      </w:r>
      <w:r w:rsidRPr="00546A04">
        <w:rPr>
          <w:rFonts w:ascii="Times New Roman" w:hAnsi="Times New Roman" w:cs="Times New Roman"/>
          <w:b/>
          <w:bCs/>
          <w:color w:val="000000"/>
        </w:rPr>
        <w:t xml:space="preserve">Matlab </w:t>
      </w:r>
      <w:r>
        <w:rPr>
          <w:rFonts w:ascii="Times New Roman" w:hAnsi="Times New Roman" w:cs="Times New Roman"/>
          <w:b/>
          <w:bCs/>
          <w:color w:val="000000"/>
        </w:rPr>
        <w:t>can call FSL</w:t>
      </w:r>
    </w:p>
    <w:p w14:paraId="48AF8E03" w14:textId="7B84FAB1"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color w:val="000000"/>
        </w:rPr>
        <w:t xml:space="preserve">In Matlab: </w:t>
      </w:r>
      <w:r w:rsidRPr="00546A04">
        <w:rPr>
          <w:rFonts w:ascii="Menlo" w:hAnsi="Menlo" w:cs="Menlo"/>
        </w:rPr>
        <w:t xml:space="preserve">[status, output] = </w:t>
      </w:r>
      <w:proofErr w:type="spellStart"/>
      <w:r w:rsidRPr="00546A04">
        <w:rPr>
          <w:rFonts w:ascii="Menlo" w:hAnsi="Menlo" w:cs="Menlo"/>
        </w:rPr>
        <w:t>call_fsl</w:t>
      </w:r>
      <w:proofErr w:type="spellEnd"/>
      <w:r w:rsidRPr="00546A04">
        <w:rPr>
          <w:rFonts w:ascii="Menlo" w:hAnsi="Menlo" w:cs="Menlo"/>
        </w:rPr>
        <w:t>('flirt -version')</w:t>
      </w:r>
      <w:r w:rsidRPr="00546A04">
        <w:rPr>
          <w:rFonts w:ascii="Times New Roman" w:hAnsi="Times New Roman" w:cs="Times New Roman"/>
        </w:rPr>
        <w:t xml:space="preserve"> </w:t>
      </w:r>
      <w:r>
        <w:rPr>
          <w:rFonts w:ascii="Times New Roman" w:hAnsi="Times New Roman" w:cs="Times New Roman"/>
        </w:rPr>
        <w:t>should show output as your FLIRT version</w:t>
      </w:r>
    </w:p>
    <w:p w14:paraId="6101D289" w14:textId="1377C51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Check that Matlab can call CICADA</w:t>
      </w:r>
    </w:p>
    <w:p w14:paraId="12621AF3" w14:textId="42AE1F0D" w:rsidR="003D61A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Add CICADA (with subfolders) to Matlab path, if it is not already</w:t>
      </w:r>
    </w:p>
    <w:p w14:paraId="12146BFF" w14:textId="5ED52CF5" w:rsidR="00546A04" w:rsidRDefault="00546A04" w:rsidP="00546A04">
      <w:pPr>
        <w:pStyle w:val="ListParagraph"/>
        <w:numPr>
          <w:ilvl w:val="0"/>
          <w:numId w:val="8"/>
        </w:numPr>
        <w:rPr>
          <w:rFonts w:ascii="Times New Roman" w:hAnsi="Times New Roman" w:cs="Times New Roman"/>
        </w:rPr>
      </w:pPr>
      <w:r>
        <w:rPr>
          <w:rFonts w:ascii="Times New Roman" w:hAnsi="Times New Roman" w:cs="Times New Roman"/>
          <w:b/>
          <w:bCs/>
        </w:rPr>
        <w:t>Check Your Data Set Up</w:t>
      </w:r>
    </w:p>
    <w:p w14:paraId="03F0FA8E" w14:textId="299A4D53"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BIDS Formatting</w:t>
      </w:r>
    </w:p>
    <w:p w14:paraId="24368899" w14:textId="6EEB1195"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CICADA/</w:t>
      </w:r>
      <w:proofErr w:type="spellStart"/>
      <w:r>
        <w:rPr>
          <w:rFonts w:ascii="Times New Roman" w:hAnsi="Times New Roman" w:cs="Times New Roman"/>
        </w:rPr>
        <w:t>example_CICADA_flow</w:t>
      </w:r>
      <w:proofErr w:type="spellEnd"/>
      <w:r>
        <w:rPr>
          <w:rFonts w:ascii="Times New Roman" w:hAnsi="Times New Roman" w:cs="Times New Roman"/>
        </w:rPr>
        <w:t xml:space="preserve">/ReadMe gives an example of working file set-up. </w:t>
      </w:r>
    </w:p>
    <w:p w14:paraId="0EB16104" w14:textId="77777777" w:rsidR="00546A04" w:rsidRDefault="00546A04" w:rsidP="00546A04"/>
    <w:p w14:paraId="66D2788C" w14:textId="138E6348" w:rsidR="00546A04" w:rsidRDefault="00546A04" w:rsidP="00546A04">
      <w:r>
        <w:t>Running CICADA:</w:t>
      </w:r>
    </w:p>
    <w:p w14:paraId="45269B16" w14:textId="4E440115" w:rsidR="00546A04" w:rsidRPr="00546A04" w:rsidRDefault="00546A04" w:rsidP="00546A04">
      <w:pPr>
        <w:pStyle w:val="ListParagraph"/>
        <w:numPr>
          <w:ilvl w:val="0"/>
          <w:numId w:val="9"/>
        </w:numPr>
      </w:pPr>
      <w:r>
        <w:rPr>
          <w:rFonts w:ascii="Times New Roman" w:hAnsi="Times New Roman" w:cs="Times New Roman"/>
          <w:b/>
          <w:bCs/>
        </w:rPr>
        <w:t>Example Set Up</w:t>
      </w:r>
    </w:p>
    <w:p w14:paraId="15699361" w14:textId="7F29B804" w:rsidR="00546A04" w:rsidRPr="00546A04" w:rsidRDefault="00546A04" w:rsidP="00546A04">
      <w:pPr>
        <w:pStyle w:val="ListParagraph"/>
        <w:numPr>
          <w:ilvl w:val="1"/>
          <w:numId w:val="9"/>
        </w:numPr>
      </w:pPr>
      <w:r w:rsidRPr="004F3FF6">
        <w:rPr>
          <w:rFonts w:ascii="Times New Roman" w:hAnsi="Times New Roman" w:cs="Times New Roman"/>
        </w:rPr>
        <w:t>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Pr>
          <w:rFonts w:ascii="Times New Roman" w:hAnsi="Times New Roman" w:cs="Times New Roman"/>
        </w:rPr>
        <w:t xml:space="preserve"> has ready-made example scripts that you can configure for your data</w:t>
      </w:r>
    </w:p>
    <w:p w14:paraId="5D4F8F44" w14:textId="48066632" w:rsidR="00546A04" w:rsidRPr="00546A04" w:rsidRDefault="00546A04" w:rsidP="00546A04">
      <w:pPr>
        <w:pStyle w:val="ListParagraph"/>
        <w:numPr>
          <w:ilvl w:val="0"/>
          <w:numId w:val="9"/>
        </w:numPr>
      </w:pPr>
      <w:r>
        <w:rPr>
          <w:b/>
          <w:bCs/>
        </w:rPr>
        <w:t>Running Automatic CICADA</w:t>
      </w:r>
    </w:p>
    <w:p w14:paraId="621D44BA" w14:textId="6C453822" w:rsidR="006045C3" w:rsidRDefault="00546A04" w:rsidP="00546A04">
      <w:pPr>
        <w:pStyle w:val="ListParagraph"/>
        <w:numPr>
          <w:ilvl w:val="1"/>
          <w:numId w:val="9"/>
        </w:numPr>
      </w:pPr>
      <w:r>
        <w:t xml:space="preserve">Run </w:t>
      </w:r>
      <w:proofErr w:type="spellStart"/>
      <w:r>
        <w:t>Auto_CICADA</w:t>
      </w:r>
      <w:proofErr w:type="spellEnd"/>
      <w:r w:rsidR="006045C3">
        <w:t xml:space="preserve"> for subject(s)</w:t>
      </w:r>
    </w:p>
    <w:p w14:paraId="794022E3" w14:textId="7A33997A" w:rsidR="006045C3" w:rsidRDefault="006045C3" w:rsidP="006045C3">
      <w:pPr>
        <w:pStyle w:val="ListParagraph"/>
        <w:numPr>
          <w:ilvl w:val="2"/>
          <w:numId w:val="9"/>
        </w:numPr>
      </w:pPr>
      <w:r>
        <w:t xml:space="preserve">Check subject QC: </w:t>
      </w:r>
      <w:proofErr w:type="spellStart"/>
      <w:r>
        <w:t>qc_plots</w:t>
      </w:r>
      <w:proofErr w:type="spellEnd"/>
      <w:r>
        <w:t xml:space="preserve"> &amp; network identifiability NIfTI (see </w:t>
      </w:r>
      <w:r w:rsidRPr="006045C3">
        <w:t>Evaluating Subject-Level Quality Control Plots &amp; Metrics</w:t>
      </w:r>
      <w:r>
        <w:t xml:space="preserve"> section)</w:t>
      </w:r>
    </w:p>
    <w:p w14:paraId="2886D835" w14:textId="7207B3D7" w:rsidR="00546A04" w:rsidRPr="00546A04" w:rsidRDefault="00546A04" w:rsidP="00546A04">
      <w:pPr>
        <w:pStyle w:val="ListParagraph"/>
        <w:numPr>
          <w:ilvl w:val="0"/>
          <w:numId w:val="9"/>
        </w:numPr>
      </w:pPr>
      <w:r>
        <w:rPr>
          <w:b/>
          <w:bCs/>
        </w:rPr>
        <w:t>Running Manual CICADA</w:t>
      </w:r>
    </w:p>
    <w:p w14:paraId="183A8663" w14:textId="4CC58232" w:rsidR="006045C3" w:rsidRDefault="00546A04" w:rsidP="00546A04">
      <w:pPr>
        <w:pStyle w:val="ListParagraph"/>
        <w:numPr>
          <w:ilvl w:val="1"/>
          <w:numId w:val="9"/>
        </w:numPr>
      </w:pPr>
      <w:r>
        <w:t xml:space="preserve">Run </w:t>
      </w:r>
      <w:proofErr w:type="spellStart"/>
      <w:r>
        <w:t>Auto_CICADA</w:t>
      </w:r>
      <w:proofErr w:type="spellEnd"/>
      <w:r w:rsidR="006045C3">
        <w:t xml:space="preserve"> for given subject(s)</w:t>
      </w:r>
    </w:p>
    <w:p w14:paraId="79034795" w14:textId="5105EADD" w:rsidR="006045C3" w:rsidRDefault="006045C3" w:rsidP="00546A04">
      <w:pPr>
        <w:pStyle w:val="ListParagraph"/>
        <w:numPr>
          <w:ilvl w:val="1"/>
          <w:numId w:val="9"/>
        </w:numPr>
      </w:pPr>
      <w:r>
        <w:t>Perform Expedited Manual Labeling:</w:t>
      </w:r>
    </w:p>
    <w:p w14:paraId="20C690FD" w14:textId="192E7664" w:rsidR="006045C3" w:rsidRDefault="006045C3" w:rsidP="006045C3">
      <w:pPr>
        <w:pStyle w:val="ListParagraph"/>
        <w:numPr>
          <w:ilvl w:val="2"/>
          <w:numId w:val="9"/>
        </w:numPr>
      </w:pPr>
      <w:r>
        <w:t xml:space="preserve">Edit signal label column of IC_auto_checker.csv as needed and resave as IC_manual_checker.csv (see How to Run Manual CICADA section), </w:t>
      </w:r>
    </w:p>
    <w:p w14:paraId="74FFEBC2" w14:textId="23E25DF3" w:rsidR="00546A04" w:rsidRDefault="006045C3" w:rsidP="006045C3">
      <w:pPr>
        <w:pStyle w:val="ListParagraph"/>
        <w:numPr>
          <w:ilvl w:val="1"/>
          <w:numId w:val="9"/>
        </w:numPr>
      </w:pPr>
      <w:r>
        <w:t xml:space="preserve">Run </w:t>
      </w:r>
      <w:proofErr w:type="spellStart"/>
      <w:r>
        <w:t>Manual_CICADA</w:t>
      </w:r>
      <w:proofErr w:type="spellEnd"/>
    </w:p>
    <w:p w14:paraId="0D0F5C38" w14:textId="2FA095C5" w:rsidR="006045C3" w:rsidRPr="00013791" w:rsidRDefault="006045C3" w:rsidP="006045C3">
      <w:pPr>
        <w:pStyle w:val="ListParagraph"/>
        <w:numPr>
          <w:ilvl w:val="0"/>
          <w:numId w:val="9"/>
        </w:numPr>
      </w:pPr>
      <w:r>
        <w:rPr>
          <w:b/>
          <w:bCs/>
        </w:rPr>
        <w:t>Running Group CICADA</w:t>
      </w:r>
    </w:p>
    <w:p w14:paraId="7C7098F6" w14:textId="646BB985" w:rsidR="00013791" w:rsidRDefault="00013791" w:rsidP="00013791">
      <w:pPr>
        <w:pStyle w:val="ListParagraph"/>
        <w:numPr>
          <w:ilvl w:val="1"/>
          <w:numId w:val="9"/>
        </w:numPr>
      </w:pPr>
      <w:r>
        <w:t>Update Group CICADA script from results from your QC Checks (after running Automatic/Manual CICADA)</w:t>
      </w:r>
    </w:p>
    <w:p w14:paraId="3D9CE2DB" w14:textId="0A54354E" w:rsidR="00013791" w:rsidRDefault="00013791" w:rsidP="00013791">
      <w:pPr>
        <w:pStyle w:val="ListParagraph"/>
        <w:numPr>
          <w:ilvl w:val="1"/>
          <w:numId w:val="9"/>
        </w:numPr>
      </w:pPr>
      <w:r>
        <w:t>Run Group CICADA</w:t>
      </w:r>
    </w:p>
    <w:p w14:paraId="3F5E04F5" w14:textId="5CD41DEC" w:rsidR="00013791" w:rsidRPr="00546A04" w:rsidRDefault="00013791" w:rsidP="00013791">
      <w:pPr>
        <w:pStyle w:val="ListParagraph"/>
        <w:numPr>
          <w:ilvl w:val="2"/>
          <w:numId w:val="9"/>
        </w:numPr>
      </w:pPr>
      <w:r>
        <w:t xml:space="preserve">Check Group QC: group </w:t>
      </w:r>
      <w:proofErr w:type="spellStart"/>
      <w:r>
        <w:t>qc_plots</w:t>
      </w:r>
      <w:proofErr w:type="spellEnd"/>
      <w:r>
        <w:t xml:space="preserve"> (see</w:t>
      </w:r>
    </w:p>
    <w:p w14:paraId="1B31D4AD" w14:textId="77777777" w:rsidR="00546A04" w:rsidRDefault="00546A04" w:rsidP="00546A04"/>
    <w:p w14:paraId="589E0A40" w14:textId="58ED1B01" w:rsidR="003D61A4" w:rsidRPr="00546A04" w:rsidRDefault="00015238" w:rsidP="00546A04">
      <w:r w:rsidRPr="00546A04">
        <w:t>Refer to CICADA/</w:t>
      </w:r>
      <w:proofErr w:type="spellStart"/>
      <w:r w:rsidRPr="00546A04">
        <w:t>example_CICADA_flow</w:t>
      </w:r>
      <w:proofErr w:type="spellEnd"/>
      <w:r w:rsidRPr="00546A04">
        <w:t xml:space="preserve">/ReadMe.docx to see how your data should be ideally structured. </w:t>
      </w:r>
    </w:p>
    <w:p w14:paraId="280AB677" w14:textId="7CFD3F0F"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lastRenderedPageBreak/>
        <w:t>Use the 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sidRPr="004F3FF6">
        <w:rPr>
          <w:rFonts w:ascii="Times New Roman" w:hAnsi="Times New Roman" w:cs="Times New Roman"/>
        </w:rPr>
        <w:t xml:space="preserve"> for ready-made example scripts to run CICADA. If your data is set up well, these example scripts should need only </w:t>
      </w:r>
      <w:proofErr w:type="gramStart"/>
      <w:r w:rsidRPr="004F3FF6">
        <w:rPr>
          <w:rFonts w:ascii="Times New Roman" w:hAnsi="Times New Roman" w:cs="Times New Roman"/>
        </w:rPr>
        <w:t>minimal</w:t>
      </w:r>
      <w:proofErr w:type="gramEnd"/>
      <w:r w:rsidRPr="004F3FF6">
        <w:rPr>
          <w:rFonts w:ascii="Times New Roman" w:hAnsi="Times New Roman" w:cs="Times New Roman"/>
        </w:rPr>
        <w:t xml:space="preserve"> editing. </w:t>
      </w:r>
    </w:p>
    <w:p w14:paraId="4DDEF85D" w14:textId="30A7792B"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t>General Flow of Scripts:</w:t>
      </w:r>
    </w:p>
    <w:p w14:paraId="6C74C7C7" w14:textId="7B4816AF"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either </w:t>
      </w:r>
      <w:proofErr w:type="spellStart"/>
      <w:r w:rsidRPr="004F3FF6">
        <w:rPr>
          <w:rFonts w:ascii="Times New Roman" w:hAnsi="Times New Roman" w:cs="Times New Roman"/>
        </w:rPr>
        <w:t>example_Auto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auto_CICADA</w:t>
      </w:r>
      <w:proofErr w:type="spellEnd"/>
    </w:p>
    <w:p w14:paraId="35E05FD6" w14:textId="55F9CCC2"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Optional) Run </w:t>
      </w:r>
      <w:proofErr w:type="spellStart"/>
      <w:r w:rsidRPr="004F3FF6">
        <w:rPr>
          <w:rFonts w:ascii="Times New Roman" w:hAnsi="Times New Roman" w:cs="Times New Roman"/>
        </w:rPr>
        <w:t>example_Manual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manual_CICADA</w:t>
      </w:r>
      <w:proofErr w:type="spellEnd"/>
      <w:r w:rsidRPr="004F3FF6">
        <w:rPr>
          <w:rFonts w:ascii="Times New Roman" w:hAnsi="Times New Roman" w:cs="Times New Roman"/>
        </w:rPr>
        <w:t xml:space="preserve"> after adjusting the auto checker (see “How to Run Manual CICADA” section) if you wish to do manual IC classification instead of the automated version </w:t>
      </w:r>
    </w:p>
    <w:p w14:paraId="64A1E1BA" w14:textId="4DE6E541"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w:t>
      </w:r>
      <w:proofErr w:type="spellStart"/>
      <w:r w:rsidRPr="004F3FF6">
        <w:rPr>
          <w:rFonts w:ascii="Times New Roman" w:hAnsi="Times New Roman" w:cs="Times New Roman"/>
        </w:rPr>
        <w:t>example_Group_CICADA</w:t>
      </w:r>
      <w:proofErr w:type="spellEnd"/>
    </w:p>
    <w:p w14:paraId="4970F7CE" w14:textId="0736330B"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You are done! Your denoised data, alongside useful quality control metrics, can be found in your new group CICADA folder. Now you can run your planned analyses on your newly denoised data!</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lastRenderedPageBreak/>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lastRenderedPageBreak/>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lastRenderedPageBreak/>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w:t>
      </w:r>
      <w:r w:rsidR="00247E0B" w:rsidRPr="005F409E">
        <w:lastRenderedPageBreak/>
        <w:t xml:space="preserve">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lastRenderedPageBreak/>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 xml:space="preserve">They must have the same naming as above for CICADA to </w:t>
      </w:r>
      <w:r w:rsidR="003346CC">
        <w:lastRenderedPageBreak/>
        <w:t>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w:t>
      </w:r>
      <w:r w:rsidR="00C375DB" w:rsidRPr="005F409E">
        <w:lastRenderedPageBreak/>
        <w:t xml:space="preserve">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lastRenderedPageBreak/>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lastRenderedPageBreak/>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272D4F9C" w14:textId="09DA69F9" w:rsidR="00814787" w:rsidRDefault="00814787" w:rsidP="006045C3">
            <w:pPr>
              <w:rPr>
                <w:noProof/>
                <w:shd w:val="clear" w:color="auto" w:fill="191919"/>
                <w14:ligatures w14:val="standardContextual"/>
              </w:rPr>
            </w:pPr>
            <w:r>
              <w:rPr>
                <w:noProof/>
                <w14:ligatures w14:val="standardContextual"/>
              </w:rPr>
              <w:lastRenderedPageBreak/>
              <w:t xml:space="preserve"> </w:t>
            </w:r>
          </w:p>
          <w:p w14:paraId="7552C3D5" w14:textId="3A6D2AA1" w:rsidR="00814787" w:rsidRPr="00814787" w:rsidRDefault="00814787" w:rsidP="006045C3">
            <w:pPr>
              <w:rPr>
                <w:noProof/>
                <w14:ligatures w14:val="standardContextual"/>
              </w:rPr>
            </w:pPr>
            <w:r w:rsidRPr="00814787">
              <w:rPr>
                <w:noProof/>
                <w:shd w:val="clear" w:color="auto" w:fill="191919"/>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435648F0">
                  <wp:extent cx="5586730" cy="8229600"/>
                  <wp:effectExtent l="0" t="0" r="127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586730" cy="8229600"/>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lastRenderedPageBreak/>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0D4B13DB"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 xml:space="preserve">polynomial detrending (remove potential remaining major drifts), bandpass filtering of [0.008, 0.15] (conservative minimization of unwanted frequencies, assuming this does not impact task design frequencies),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7CAF8D7A"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2A94F055"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an outlier</w:t>
      </w:r>
      <w:r w:rsidR="007B0942">
        <w:t>,</w:t>
      </w:r>
      <w:r>
        <w:t xml:space="preserve"> but </w:t>
      </w:r>
      <w:r w:rsidR="0044432A">
        <w:t>Automatic CICADA</w:t>
      </w:r>
      <w:r>
        <w:t xml:space="preserve"> did not label the I</w:t>
      </w:r>
      <w:r w:rsidR="00235B23">
        <w:t>C</w:t>
      </w:r>
      <w:r>
        <w:t xml:space="preserve">s </w:t>
      </w:r>
      <w:r w:rsidR="007B0942">
        <w:t>as accurately as desired</w:t>
      </w:r>
      <w:r>
        <w:t>.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w:t>
      </w:r>
      <w:r>
        <w:lastRenderedPageBreak/>
        <w:t xml:space="preserve">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proofErr w:type="gramStart"/>
      <w:r w:rsidRPr="00BE21BF">
        <w:rPr>
          <w:rFonts w:ascii="Consolas" w:hAnsi="Consolas" w:cs="Consolas"/>
        </w:rPr>
        <w:t>};</w:t>
      </w:r>
      <w:r>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lastRenderedPageBreak/>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0296C203"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 xml:space="preserve">network_identifiability_cleaned.nii.gz, </w:t>
      </w:r>
      <w:r w:rsidRPr="00013791">
        <w:rPr>
          <w:u w:val="single"/>
        </w:rPr>
        <w:lastRenderedPageBreak/>
        <w:t>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lastRenderedPageBreak/>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7393"/>
    <w:rsid w:val="00061781"/>
    <w:rsid w:val="000856FC"/>
    <w:rsid w:val="00092FFA"/>
    <w:rsid w:val="00094836"/>
    <w:rsid w:val="00094E2B"/>
    <w:rsid w:val="0009603C"/>
    <w:rsid w:val="000A57EB"/>
    <w:rsid w:val="000A6DB5"/>
    <w:rsid w:val="000A6E2F"/>
    <w:rsid w:val="000A7832"/>
    <w:rsid w:val="000A7E06"/>
    <w:rsid w:val="000C08F0"/>
    <w:rsid w:val="000C3FA3"/>
    <w:rsid w:val="000C4013"/>
    <w:rsid w:val="000C5499"/>
    <w:rsid w:val="000D4600"/>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E1A16"/>
    <w:rsid w:val="001E1C5E"/>
    <w:rsid w:val="001E25AA"/>
    <w:rsid w:val="001E571C"/>
    <w:rsid w:val="001F04AC"/>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63230"/>
    <w:rsid w:val="0026580E"/>
    <w:rsid w:val="00275BF4"/>
    <w:rsid w:val="0028708A"/>
    <w:rsid w:val="00294C3A"/>
    <w:rsid w:val="00296FBE"/>
    <w:rsid w:val="00297980"/>
    <w:rsid w:val="002A3E13"/>
    <w:rsid w:val="002A4066"/>
    <w:rsid w:val="002A5BC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C1C9D"/>
    <w:rsid w:val="004C66EE"/>
    <w:rsid w:val="004C77F0"/>
    <w:rsid w:val="004D3CCD"/>
    <w:rsid w:val="004D4109"/>
    <w:rsid w:val="004D7ACC"/>
    <w:rsid w:val="004E2144"/>
    <w:rsid w:val="004E2E8A"/>
    <w:rsid w:val="004E3C9A"/>
    <w:rsid w:val="004E433E"/>
    <w:rsid w:val="004F3FF6"/>
    <w:rsid w:val="004F4583"/>
    <w:rsid w:val="005009A5"/>
    <w:rsid w:val="00505C08"/>
    <w:rsid w:val="0050772F"/>
    <w:rsid w:val="00507E89"/>
    <w:rsid w:val="00511216"/>
    <w:rsid w:val="005152BA"/>
    <w:rsid w:val="00536556"/>
    <w:rsid w:val="00537FA7"/>
    <w:rsid w:val="00542CBC"/>
    <w:rsid w:val="00546A04"/>
    <w:rsid w:val="005472E7"/>
    <w:rsid w:val="00553189"/>
    <w:rsid w:val="005621F1"/>
    <w:rsid w:val="005630EB"/>
    <w:rsid w:val="00581EDA"/>
    <w:rsid w:val="005849F6"/>
    <w:rsid w:val="00585344"/>
    <w:rsid w:val="00597B9F"/>
    <w:rsid w:val="005A0CEE"/>
    <w:rsid w:val="005A2579"/>
    <w:rsid w:val="005B0685"/>
    <w:rsid w:val="005B4081"/>
    <w:rsid w:val="005B6492"/>
    <w:rsid w:val="005C0B72"/>
    <w:rsid w:val="005C4F08"/>
    <w:rsid w:val="005C6F40"/>
    <w:rsid w:val="005C7DD9"/>
    <w:rsid w:val="005D49BF"/>
    <w:rsid w:val="005E3A7C"/>
    <w:rsid w:val="005E52D2"/>
    <w:rsid w:val="005E62E6"/>
    <w:rsid w:val="005E64C4"/>
    <w:rsid w:val="005F409E"/>
    <w:rsid w:val="005F4485"/>
    <w:rsid w:val="006045C3"/>
    <w:rsid w:val="006053F2"/>
    <w:rsid w:val="0061436F"/>
    <w:rsid w:val="00616000"/>
    <w:rsid w:val="0062135B"/>
    <w:rsid w:val="00624CE1"/>
    <w:rsid w:val="0062591A"/>
    <w:rsid w:val="00627494"/>
    <w:rsid w:val="00633CB7"/>
    <w:rsid w:val="00634104"/>
    <w:rsid w:val="00640C85"/>
    <w:rsid w:val="00657DE9"/>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39C"/>
    <w:rsid w:val="00787523"/>
    <w:rsid w:val="007928BB"/>
    <w:rsid w:val="007A1A72"/>
    <w:rsid w:val="007A6062"/>
    <w:rsid w:val="007B0942"/>
    <w:rsid w:val="007B098A"/>
    <w:rsid w:val="007C1811"/>
    <w:rsid w:val="007C5DE7"/>
    <w:rsid w:val="007D5C52"/>
    <w:rsid w:val="007F038C"/>
    <w:rsid w:val="007F03C6"/>
    <w:rsid w:val="00803537"/>
    <w:rsid w:val="00814787"/>
    <w:rsid w:val="0082068F"/>
    <w:rsid w:val="00827899"/>
    <w:rsid w:val="008305E4"/>
    <w:rsid w:val="00857B52"/>
    <w:rsid w:val="008708DE"/>
    <w:rsid w:val="00886F8C"/>
    <w:rsid w:val="0088710A"/>
    <w:rsid w:val="008A271D"/>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34344"/>
    <w:rsid w:val="00A36BBF"/>
    <w:rsid w:val="00A37B74"/>
    <w:rsid w:val="00A43888"/>
    <w:rsid w:val="00A50C75"/>
    <w:rsid w:val="00A534EE"/>
    <w:rsid w:val="00A54E9E"/>
    <w:rsid w:val="00A56632"/>
    <w:rsid w:val="00A60D3A"/>
    <w:rsid w:val="00A63455"/>
    <w:rsid w:val="00A71879"/>
    <w:rsid w:val="00A74152"/>
    <w:rsid w:val="00A74D36"/>
    <w:rsid w:val="00A86A22"/>
    <w:rsid w:val="00AA4253"/>
    <w:rsid w:val="00AA51E8"/>
    <w:rsid w:val="00AA7EE9"/>
    <w:rsid w:val="00AB26C2"/>
    <w:rsid w:val="00AB45A9"/>
    <w:rsid w:val="00AB6090"/>
    <w:rsid w:val="00AB6995"/>
    <w:rsid w:val="00AC5728"/>
    <w:rsid w:val="00AC7C67"/>
    <w:rsid w:val="00AF37B5"/>
    <w:rsid w:val="00B011FB"/>
    <w:rsid w:val="00B03D55"/>
    <w:rsid w:val="00B207A7"/>
    <w:rsid w:val="00B2138C"/>
    <w:rsid w:val="00B248BB"/>
    <w:rsid w:val="00B25D9D"/>
    <w:rsid w:val="00B31823"/>
    <w:rsid w:val="00B448DA"/>
    <w:rsid w:val="00B521F9"/>
    <w:rsid w:val="00B527DC"/>
    <w:rsid w:val="00B56846"/>
    <w:rsid w:val="00B56F74"/>
    <w:rsid w:val="00B677ED"/>
    <w:rsid w:val="00B75370"/>
    <w:rsid w:val="00B90C85"/>
    <w:rsid w:val="00B94E46"/>
    <w:rsid w:val="00B95E31"/>
    <w:rsid w:val="00BA01B7"/>
    <w:rsid w:val="00BA200A"/>
    <w:rsid w:val="00BA5D8F"/>
    <w:rsid w:val="00BB400A"/>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5F94"/>
    <w:rsid w:val="00C60C0E"/>
    <w:rsid w:val="00C655DD"/>
    <w:rsid w:val="00C65774"/>
    <w:rsid w:val="00C740DD"/>
    <w:rsid w:val="00C75EA7"/>
    <w:rsid w:val="00C93721"/>
    <w:rsid w:val="00C9378A"/>
    <w:rsid w:val="00CA1C71"/>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6737"/>
    <w:rsid w:val="00D716D2"/>
    <w:rsid w:val="00DA16BE"/>
    <w:rsid w:val="00DD06AA"/>
    <w:rsid w:val="00DD1AEA"/>
    <w:rsid w:val="00DD1BBF"/>
    <w:rsid w:val="00DD6E3C"/>
    <w:rsid w:val="00DE1852"/>
    <w:rsid w:val="00DE309A"/>
    <w:rsid w:val="00DE3B64"/>
    <w:rsid w:val="00DE45DB"/>
    <w:rsid w:val="00E02D70"/>
    <w:rsid w:val="00E11899"/>
    <w:rsid w:val="00E13550"/>
    <w:rsid w:val="00E27C54"/>
    <w:rsid w:val="00E32A9C"/>
    <w:rsid w:val="00E40C7C"/>
    <w:rsid w:val="00E57547"/>
    <w:rsid w:val="00E644E0"/>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6218"/>
    <w:rsid w:val="00F469B0"/>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29</Pages>
  <Words>11980</Words>
  <Characters>68286</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8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45</cp:revision>
  <dcterms:created xsi:type="dcterms:W3CDTF">2024-07-19T22:59:00Z</dcterms:created>
  <dcterms:modified xsi:type="dcterms:W3CDTF">2025-05-08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